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B33F7" w14:textId="77777777" w:rsidR="0055594B" w:rsidRDefault="00C06613" w:rsidP="007A3CB2">
      <w:pPr>
        <w:pStyle w:val="Title"/>
      </w:pPr>
      <w:r>
        <w:rPr>
          <w:rFonts w:ascii="Calibri" w:hAnsi="Calibri" w:cs="Calibri"/>
        </w:rPr>
        <w:t>Predicting Community Assemblage in The Rocky Intertidal of Acadia National Park</w:t>
      </w:r>
      <w:r w:rsidR="00BF025B">
        <w:rPr>
          <w:rFonts w:ascii="Calibri" w:hAnsi="Calibri" w:cs="Calibri"/>
        </w:rPr>
        <w:br/>
      </w:r>
      <w:bookmarkStart w:id="0" w:name="_Hlk196092901"/>
      <w:r w:rsidR="00003A6F">
        <w:t>Data Preprocessing</w:t>
      </w:r>
      <w:r w:rsidR="0055594B">
        <w:t xml:space="preserve">, </w:t>
      </w:r>
      <w:r w:rsidR="00003A6F">
        <w:t>Feature Engineering</w:t>
      </w:r>
      <w:r w:rsidR="0055594B">
        <w:t xml:space="preserve">, </w:t>
      </w:r>
    </w:p>
    <w:p w14:paraId="216EBE42" w14:textId="06D99379" w:rsidR="005006E3" w:rsidRPr="007A3CB2" w:rsidRDefault="0055594B" w:rsidP="007A3CB2">
      <w:pPr>
        <w:pStyle w:val="Title"/>
        <w:rPr>
          <w:rFonts w:ascii="Calibri" w:hAnsi="Calibri" w:cs="Calibri"/>
        </w:rPr>
      </w:pPr>
      <w:r>
        <w:t>and Initial Modeling</w:t>
      </w:r>
      <w:r w:rsidR="00A003ED">
        <w:t xml:space="preserve"> Report</w:t>
      </w:r>
    </w:p>
    <w:bookmarkEnd w:id="0"/>
    <w:p w14:paraId="6C52F6FD" w14:textId="2019BADC"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003A6F">
        <w:t>8</w:t>
      </w:r>
      <w:r>
        <w:t>/</w:t>
      </w:r>
      <w:r w:rsidR="0055594B">
        <w:t>12</w:t>
      </w:r>
      <w:r>
        <w:t>/2025</w:t>
      </w:r>
    </w:p>
    <w:p w14:paraId="3C327749" w14:textId="6273079E" w:rsidR="005006E3" w:rsidRPr="00CE295A" w:rsidRDefault="005006E3" w:rsidP="0039438D">
      <w:pPr>
        <w:pStyle w:val="BulkofText"/>
      </w:pPr>
      <w:r w:rsidRPr="00CE295A">
        <w:br w:type="page"/>
      </w:r>
    </w:p>
    <w:p w14:paraId="49DE456E" w14:textId="393DB1B9" w:rsidR="00E70821" w:rsidRDefault="00E70821" w:rsidP="000F08FF">
      <w:pPr>
        <w:pStyle w:val="Heading1"/>
        <w:spacing w:before="0"/>
      </w:pPr>
      <w:r>
        <w:lastRenderedPageBreak/>
        <w:t>Introduction</w:t>
      </w:r>
    </w:p>
    <w:p w14:paraId="302D6A81" w14:textId="77777777" w:rsidR="0055594B" w:rsidRPr="005C6FCA" w:rsidRDefault="0055594B" w:rsidP="0055594B">
      <w:pPr>
        <w:pStyle w:val="Heading2"/>
      </w:pPr>
      <w:r w:rsidRPr="005C6FCA">
        <w:t>Background</w:t>
      </w:r>
    </w:p>
    <w:p w14:paraId="7E7B9677" w14:textId="37927F2C" w:rsidR="0055594B" w:rsidRDefault="0055594B" w:rsidP="0055594B">
      <w:pPr>
        <w:pStyle w:val="BulkofText"/>
      </w:pPr>
      <w:r w:rsidRPr="00D82A90">
        <w:t xml:space="preserve">Intertidal communities </w:t>
      </w:r>
      <w:r w:rsidR="007E5633">
        <w:t xml:space="preserve">in the Gulf of Maine </w:t>
      </w:r>
      <w:r w:rsidRPr="00D82A90">
        <w:t>are experiencing rapid change, including changes in vertical zonation</w:t>
      </w:r>
      <w:r>
        <w:t xml:space="preserve"> </w:t>
      </w:r>
      <w:r>
        <w:fldChar w:fldCharType="begin"/>
      </w:r>
      <w:r>
        <w:instrText xml:space="preserve"> ADDIN ZOTERO_ITEM CSL_CITATION {"citationID":"MQ7jL7tv","properties":{"formattedCitation":"(Trott 2022)","plainCitation":"(Trott 2022)","noteIndex":0},"citationItems":[{"id":200,"uris":["http://zotero.org/users/13044088/items/Z2L34V6N"],"itemData":{"id":200,"type":"article-journal","abstract":"Community similarity among macroinvertebrate species assemblages from 12 exposed rocky headlands surveyed in 2004, 2007, and 2012 was examined to resolve mesoscale patterns along an east–west linear distance of 366 km in the coastal Gulf of Maine. The goals were: (1) detect latitudinal patterns of species assemblage similarity and (2) relate species assemblage similarities to environmental factors. Assemblage similarities were correlated with latitude. There was a distinguishable grouping of sampling sites fitting two Gulf regions that separate at mid-coast Maine. This pattern was uniquely intertidal and not shown by subtidal species assemblages. β diversity was high, did not differ between regions, and species turnover accounted for 91% of it. Molluscs and crustaceans, major components of surveyed communities, contributed most of the dissimilarity between regions. Satellite-derived shore and sea surface temperatures explained a significant amount of the variation responsible for producing regional patterns. The regions corresponded with the two principal branches of the Gulf of Maine Coastal Current. These hydrographic features and associated environmental conditions are hypothesized to influence community dynamics and shape the dissimilarity between Gulf regions. The predicted warming of the Gulf of Maine portend change in species turnover from species invasions and range shifts potentially altering rocky intertidal community patterns.","container-title":"Diversity","DOI":"10.3390/d14070557","ISSN":"1424-2818","issue":"7","language":"en","license":"http://creativecommons.org/licenses/by/3.0/","note":"number: 7\npublisher: Multidisciplinary Digital Publishing Institute","page":"557","source":"www.mdpi.com","title":"Mesoscale Spatial Patterns of Gulf of Maine Rocky Intertidal Communities","volume":"14","author":[{"family":"Trott","given":"Thomas J."}],"issued":{"date-parts":[["2022",7]]}}}],"schema":"https://github.com/citation-style-language/schema/raw/master/csl-citation.json"} </w:instrText>
      </w:r>
      <w:r>
        <w:fldChar w:fldCharType="separate"/>
      </w:r>
      <w:r w:rsidRPr="00D82A90">
        <w:t>(Trott 2022)</w:t>
      </w:r>
      <w:r>
        <w:fldChar w:fldCharType="end"/>
      </w:r>
      <w:r w:rsidRPr="00D82A90">
        <w:t xml:space="preserve"> and introduction of invasive and range expanding species</w:t>
      </w:r>
      <w:r>
        <w:t xml:space="preserve"> </w:t>
      </w:r>
      <w:r>
        <w:fldChar w:fldCharType="begin"/>
      </w:r>
      <w:r>
        <w:instrText xml:space="preserve"> ADDIN ZOTERO_ITEM CSL_CITATION {"citationID":"le1DwT19","properties":{"formattedCitation":"(Cohen et al. 1995, Yamada 2001, Epifanio 2013, Johnson 2015, Cheng et al. 2025)","plainCitation":"(Cohen et al. 1995, Yamada 2001, Epifanio 2013, Johnson 2015, Cheng et al. 2025)","noteIndex":0},"citationItems":[{"id":26,"uris":["http://zotero.org/users/13044088/items/6IIKKA5Y"],"itemData":{"id":26,"type":"article-journal","container-title":"Marine Biology","page":"225-237","title":"Introduction, dispersal and potential impacts of the green crab Carcinus maenas in San Francisco Bay, California","volume":"122","author":[{"family":"Cohen","given":"Andrew N."},{"family":"Carlton","given":"James T."},{"family":"Fountain","given":"Monique C."}],"issued":{"date-parts":[["1995"]]}},"label":"page"},{"id":56,"uris":["http://zotero.org/users/13044088/items/K3CQSNIH"],"itemData":{"id":56,"type":"article-journal","abstract":"The European green crab, \"Carcinus maenas,\" was first discovered on the Pacific coast of the United States in 1989, near San Francisco Bay. By 1998, it was clear that this invader had reached the Pacific Northwest. The green crab's reputation as a serious threat is well deserved. A voracious predator, able to tolerate air exposure, starvation, and wide ranges in temperature and salinity, the green crab was introduced from Europe to North America's Atlantic coast nearly 200 years ago. This book is intended to serve as a reference and a source of basic scientific information on green crabs. Additionally, its list of hundreds of citations will direct readers to further information on the green crab's biology, ecology, past invasions and economic impacts. By design the book has a decidedly Pacific Northwest orientation. Intended audiences include researchers who are unfamiliar with \"Carcinus,\" resource managers, shellfish growers, extension agents, and educators.","archive_location":"noaa:44992","title":"Global invader: the European green crab","URL":"https://repository.library.noaa.gov/view/noaa/44992","author":[{"family":"Yamada","given":"Sylvia Behrens"}],"issued":{"date-parts":[["2001"]]}}},{"id":97,"uris":["http://zotero.org/users/13044088/items/297N2WNY"],"itemData":{"id":97,"type":"article-journal","abstract":"The Asian shore crab, Hemigrapsus sanguineus, is native to coastal and estuarine habitat along the east coast of Asia. The species was first observed in North America near Delaware Bay (39°N, 75°W) in 1988, and a variety of evidence suggests initial introduction via ballast water early in that decade. The crab spread rapidly after its discovery, and breeding populations currently extend from North Carolina to Maine (35°–45°N). H. sanguineus is now the dominant crab in rocky intertidal habitat along much of the northeast coast of the USA and has displaced resident crab species throughout this region. The Asian shore crab also occurs on the Atlantic coast of Europe and was first reported from Le Havre, France (49°N, 0°E) in 1999. Invasive populations now extend along 1000km of coastline from the Cotentin Peninsula in France to Lower Saxony in Germany (48°–53°N). Success of the Asian shore crab in alien habitats has been ascribed to factors such as high fecundity, superior competition for space and food, release from parasitism, and direct predation on co-occurring crab species. Laboratory and field observations indicate that H. sanguineus is a generalist predator with potential for substantial effects on sympatric populations of mollusks and crustaceans. However, broad ecosystem effects and actual economic impact are unclear. The literature on H. sanguineus is limited in comparison to better known invasive species like the European green crab (Carcinus maenas) and the Chinese mitten crab (Eriocheir sinensis). Nevertheless, there are substantial bodies of work on larval biology, trophic ecology, and interspecies competition. This paper presents a review of the biology and ecology of invasive populations of the Asian shore crab H. sanguineus in North American and European habitats.","container-title":"Journal of Experimental Marine Biology and Ecology","DOI":"10.1016/j.jembe.2013.01.010","ISSN":"0022-0981","journalAbbreviation":"Journal of Experimental Marine Biology and Ecology","page":"33-49","source":"ScienceDirect","title":"Invasion biology of the Asian shore crab Hemigrapsus sanguineus: A review","title-short":"Invasion biology of the Asian shore crab Hemigrapsus sanguineus","volume":"441","author":[{"family":"Epifanio","given":"Charles E."}],"issued":{"date-parts":[["2013",3,1]]}}},{"id":205,"uris":["http://zotero.org/users/13044088/items/2N3NVWLR"],"itemData":{"id":205,"type":"article-journal","abstract":"Worldwide, climate-change is shifting species distributions poleward. Here I present recent (2012-2014) observations of the blue crab, Callinectes sapidusRathbun, 1896, in the Gulf of Maine (GoM), north of its historical range of Cape Cod, Massachusetts. To test the hypothesis of a climate-driven range expansion, I examined near-surface ocean temperatures. On average, ocean temperatures in the GoM in summer 2012 and 2013 were up to $1.3^\\circ{\\rm{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fisheries.","container-title":"Journal of Crustacean Biology","DOI":"10.1163/1937240X-00002293","ISSN":"0278-0372","issue":"1","journalAbbreviation":"Journal of Crustacean Biology","page":"105-110","source":"Silverchair","title":"The Savory Swimmer Swims North: A Northern Range Extension of the Blue Crab Callinectes Sapidus?","title-short":"The Savory Swimmer Swims North","volume":"35","author":[{"family":"Johnson","given":"David Samuel"}],"issued":{"date-parts":[["2015",1,1]]}}},{"id":203,"uris":["http://zotero.org/users/13044088/items/JQSWQNAB"],"itemData":{"id":203,"type":"article-journal","abstract":"Fisheries in the U.S. Northeast are being impacted by the effects of climate change in part due to the range expansion of potential predators and competitors. In the Gulf of Maine, the American lobster (Homarus americanus) fishery has expressed concerns about the range-expansion of Black Sea Bass (Centropristis striata). Black Sea Bass occupy similar habitats to lobsters and commonly prey upon decapod crustaceans. However, state independent trawl surveys do not effectively track the Black Sea Bass range expansion, highlighting the value of fishers’ observations and perceptions of this dynamic change. Using a quantitative mixed-mode survey, commercial lobster fishers’ ecological knowledge of Black Sea Bass in the Gulf of Maine was assessed. Fishers noted increasing abundances of Black Sea Bass that coincided with warmer years. Furthermore, the degree to which lobster fishers view that Black Sea Bass will negatively impact the lobster fishery was best predicted by if they think that Black Sea Bass are eating lobsters. This study revealed that fishers are observing the range-expansion and increased prevalence of Black Sea Bass in the waters that they fish for lobsters, which is extremely valuable because it addresses an important gap in our understanding of how climate change is impacting the Gulf of Maine ecosystem. Documenting species range shifts and their potential impacts will benefit ongoing and future fisheries management decisions such as whether efforts to target and remove these species in their newly expanded range should occur.","container-title":"Marine Policy","DOI":"10.1016/j.marpol.2024.106517","ISSN":"0308-597X","journalAbbreviation":"Marine Policy","page":"106517","source":"ScienceDirect","title":"Observations, perceptions and concerns of the American lobster industry regarding the range-expansion of Black Sea Bass","volume":"173","author":[{"family":"Cheng","given":"Helen"},{"family":"McMahan","given":"Marissa D."},{"family":"Scyphers","given":"Steven B."},{"family":"McClenachan","given":"Loren"},{"family":"Grabowski","given":"Jonathan H."}],"issued":{"date-parts":[["2025",3,1]]}}}],"schema":"https://github.com/citation-style-language/schema/raw/master/csl-citation.json"} </w:instrText>
      </w:r>
      <w:r>
        <w:fldChar w:fldCharType="separate"/>
      </w:r>
      <w:r w:rsidRPr="002718F2">
        <w:t>(Cohen et al. 1995, Yamada 2001, Epifanio 2013, Johnson 2015, Cheng et al. 2025)</w:t>
      </w:r>
      <w:r>
        <w:fldChar w:fldCharType="end"/>
      </w:r>
      <w:r w:rsidRPr="00D82A90">
        <w:t xml:space="preserve">. These changes may compound over time into significant changes to community structure. Because of this and the importance of these ecosystems ecologically and </w:t>
      </w:r>
      <w:r>
        <w:t>as a source of ecosystem services</w:t>
      </w:r>
      <w:r w:rsidR="007E5633">
        <w:t xml:space="preserve">, </w:t>
      </w:r>
      <w:r w:rsidRPr="00D82A90">
        <w:t xml:space="preserve">including as interpretive spaces in National Parks, it is important that we </w:t>
      </w:r>
      <w:r w:rsidR="00517639" w:rsidRPr="00D82A90">
        <w:t>understand</w:t>
      </w:r>
      <w:r w:rsidRPr="00D82A90">
        <w:t xml:space="preserve"> what the future holds for the rocky intertidal in the Gulf of Maine, and which factors contribute most to that future.</w:t>
      </w:r>
    </w:p>
    <w:p w14:paraId="2D23FE52" w14:textId="4815917F" w:rsidR="00C06613" w:rsidRPr="005C6FCA" w:rsidRDefault="00A003ED" w:rsidP="00BF5443">
      <w:pPr>
        <w:pStyle w:val="Heading2"/>
      </w:pPr>
      <w:r>
        <w:t>Research Question</w:t>
      </w:r>
    </w:p>
    <w:p w14:paraId="70CF25A2" w14:textId="46BD02C3" w:rsidR="00A003ED" w:rsidRPr="00D82A90" w:rsidRDefault="00A003ED" w:rsidP="00A003ED">
      <w:pPr>
        <w:pStyle w:val="BulkofText"/>
      </w:pPr>
      <w:r w:rsidRPr="00D82A90">
        <w:t xml:space="preserve">The primary research question posed by this analysis is: can we accurately predict how the </w:t>
      </w:r>
      <w:r>
        <w:t xml:space="preserve">percent cover of ecosystem engineers </w:t>
      </w:r>
      <w:r>
        <w:rPr>
          <w:i/>
          <w:iCs/>
        </w:rPr>
        <w:t>Ascophyllum nodosum</w:t>
      </w:r>
      <w:r>
        <w:t xml:space="preserve"> and </w:t>
      </w:r>
      <w:r>
        <w:rPr>
          <w:i/>
          <w:iCs/>
        </w:rPr>
        <w:t>Fucus vesiculosus</w:t>
      </w:r>
      <w:r w:rsidRPr="00D82A90">
        <w:t xml:space="preserve"> of the rocky intertidal in Acadia National Park will change in the near future, and what variables (including </w:t>
      </w:r>
      <w:r>
        <w:t>substrate composition and invertebrate</w:t>
      </w:r>
      <w:r w:rsidRPr="00D82A90">
        <w:t xml:space="preserve"> abundance</w:t>
      </w:r>
      <w:r>
        <w:t xml:space="preserve">) </w:t>
      </w:r>
      <w:r w:rsidRPr="00D82A90">
        <w:t xml:space="preserve">are the strongest predictors of </w:t>
      </w:r>
      <w:r>
        <w:t>said percent cover?</w:t>
      </w:r>
      <w:r w:rsidRPr="00D82A90">
        <w:t xml:space="preserve"> While long-term monitoring has been ongoing through the Northeast Temperate Network (NETN) in the Inventory and Monitoring Division of the National Park Service (NPS) since 2013, no significant analysis has been done on this subject since that protocol began.</w:t>
      </w:r>
    </w:p>
    <w:p w14:paraId="616EC416" w14:textId="583CB1A9" w:rsidR="00A003ED" w:rsidRPr="00D82A90" w:rsidRDefault="00A003ED" w:rsidP="00A003ED">
      <w:pPr>
        <w:pStyle w:val="BulkofText"/>
      </w:pPr>
      <w:r w:rsidRPr="00D82A90">
        <w:lastRenderedPageBreak/>
        <w:t>I hypothesize that presence and abundance of motile invertebrates will significantly predict the</w:t>
      </w:r>
      <w:r>
        <w:t xml:space="preserve"> substrate percent cover of </w:t>
      </w:r>
      <w:r w:rsidRPr="00D82A90">
        <w:rPr>
          <w:i/>
          <w:iCs/>
        </w:rPr>
        <w:t xml:space="preserve">Fucus </w:t>
      </w:r>
      <w:r>
        <w:rPr>
          <w:i/>
          <w:iCs/>
        </w:rPr>
        <w:t xml:space="preserve">vesiculosus </w:t>
      </w:r>
      <w:r>
        <w:rPr>
          <w:i/>
          <w:iCs/>
        </w:rPr>
        <w:fldChar w:fldCharType="begin"/>
      </w:r>
      <w:r>
        <w:rPr>
          <w:i/>
          <w:iCs/>
        </w:rPr>
        <w:instrText xml:space="preserve"> ADDIN ZOTERO_ITEM CSL_CITATION {"citationID":"SdPyudob","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t xml:space="preserve"> and</w:t>
      </w:r>
      <w:r w:rsidRPr="00D82A90">
        <w:t xml:space="preserve"> </w:t>
      </w:r>
      <w:r w:rsidRPr="00D82A90">
        <w:rPr>
          <w:i/>
          <w:iCs/>
        </w:rPr>
        <w:t xml:space="preserve">Ascophyllum </w:t>
      </w:r>
      <w:r>
        <w:rPr>
          <w:i/>
          <w:iCs/>
        </w:rPr>
        <w:t xml:space="preserve">nodosum </w:t>
      </w:r>
      <w:r>
        <w:rPr>
          <w:i/>
          <w:iCs/>
        </w:rPr>
        <w:fldChar w:fldCharType="begin"/>
      </w:r>
      <w:r>
        <w:rPr>
          <w:i/>
          <w:iCs/>
        </w:rPr>
        <w:instrText xml:space="preserve"> ADDIN ZOTERO_ITEM CSL_CITATION {"citationID":"0dCudMAl","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rsidRPr="00D82A90">
        <w:t xml:space="preserve"> in the Acadia rocky intertidal over time. </w:t>
      </w:r>
    </w:p>
    <w:p w14:paraId="698A1186" w14:textId="4261E6F5" w:rsidR="00A003ED" w:rsidRPr="00D82A90" w:rsidRDefault="00A003ED" w:rsidP="00A003ED">
      <w:pPr>
        <w:pStyle w:val="BulkofText"/>
      </w:pPr>
      <w:r w:rsidRPr="00D82A90">
        <w:t xml:space="preserve">I predict that an increase in the abundance of motile invertebrates </w:t>
      </w:r>
      <w:r w:rsidRPr="00D82A90">
        <w:rPr>
          <w:i/>
          <w:iCs/>
        </w:rPr>
        <w:t xml:space="preserve">Littorina </w:t>
      </w:r>
      <w:proofErr w:type="spellStart"/>
      <w:r w:rsidRPr="00D82A90">
        <w:rPr>
          <w:i/>
          <w:iCs/>
        </w:rPr>
        <w:t>obtusata</w:t>
      </w:r>
      <w:proofErr w:type="spellEnd"/>
      <w:r>
        <w:t xml:space="preserve"> will be associated with a significant reduction in the </w:t>
      </w:r>
      <w:r w:rsidRPr="00D82A90">
        <w:t>algal cover</w:t>
      </w:r>
      <w:r>
        <w:t xml:space="preserve"> of </w:t>
      </w:r>
      <w:r>
        <w:rPr>
          <w:i/>
          <w:iCs/>
        </w:rPr>
        <w:t xml:space="preserve">F. vesiculosus </w:t>
      </w:r>
      <w:r>
        <w:t xml:space="preserve">and </w:t>
      </w:r>
      <w:r>
        <w:rPr>
          <w:i/>
          <w:iCs/>
        </w:rPr>
        <w:t>A. nodosum</w:t>
      </w:r>
      <w:r>
        <w:t xml:space="preserve">, as these periwinkles have been shown to feed on both of these species </w:t>
      </w:r>
      <w:r>
        <w:fldChar w:fldCharType="begin"/>
      </w:r>
      <w:r>
        <w:instrText xml:space="preserve"> ADDIN ZOTERO_ITEM CSL_CITATION {"citationID":"Qpk3iTQd","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fldChar w:fldCharType="separate"/>
      </w:r>
      <w:r w:rsidRPr="0060462D">
        <w:t>(Hadlock 1979, Watson and Norton 1987)</w:t>
      </w:r>
      <w:r>
        <w:fldChar w:fldCharType="end"/>
      </w:r>
      <w:r w:rsidRPr="00D82A90">
        <w:t xml:space="preserve">. </w:t>
      </w:r>
      <w:r>
        <w:t xml:space="preserve">I predict that </w:t>
      </w:r>
      <w:r>
        <w:rPr>
          <w:i/>
          <w:iCs/>
        </w:rPr>
        <w:t xml:space="preserve">Littorina littorea </w:t>
      </w:r>
      <w:r>
        <w:t xml:space="preserve">abundance will not significantly predict the </w:t>
      </w:r>
      <w:r w:rsidRPr="00D82A90">
        <w:t>algal cover</w:t>
      </w:r>
      <w:r>
        <w:t xml:space="preserve"> of </w:t>
      </w:r>
      <w:r>
        <w:rPr>
          <w:i/>
          <w:iCs/>
        </w:rPr>
        <w:t xml:space="preserve">F. vesiculosus </w:t>
      </w:r>
      <w:r>
        <w:t xml:space="preserve">and </w:t>
      </w:r>
      <w:r>
        <w:rPr>
          <w:i/>
          <w:iCs/>
        </w:rPr>
        <w:t>A. nodosum</w:t>
      </w:r>
      <w:r>
        <w:t xml:space="preserve">, as this species has been shown to avoid feeding on these species </w:t>
      </w:r>
      <w:r>
        <w:fldChar w:fldCharType="begin"/>
      </w:r>
      <w:r>
        <w:instrText xml:space="preserve"> ADDIN ZOTERO_ITEM CSL_CITATION {"citationID":"Kw9qdoaK","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fldChar w:fldCharType="separate"/>
      </w:r>
      <w:r w:rsidRPr="0060462D">
        <w:t>(Watson and Norton 1985)</w:t>
      </w:r>
      <w:r>
        <w:fldChar w:fldCharType="end"/>
      </w:r>
      <w:r w:rsidR="00003A6F">
        <w:t>.</w:t>
      </w:r>
    </w:p>
    <w:p w14:paraId="7CEA3F9C" w14:textId="197BBC08" w:rsidR="005006E3" w:rsidRPr="00CE295A" w:rsidRDefault="00A003ED" w:rsidP="000F08FF">
      <w:pPr>
        <w:pStyle w:val="Heading1"/>
        <w:spacing w:before="0"/>
      </w:pPr>
      <w:r>
        <w:t>Methods</w:t>
      </w:r>
    </w:p>
    <w:p w14:paraId="5EA9EA2D" w14:textId="77777777" w:rsidR="00773A31" w:rsidRPr="005C6FCA" w:rsidRDefault="00773A31" w:rsidP="00773A31">
      <w:pPr>
        <w:pStyle w:val="Heading2"/>
      </w:pPr>
      <w:r>
        <w:t>Data Preprocessing</w:t>
      </w:r>
    </w:p>
    <w:p w14:paraId="09BACF28" w14:textId="4E7502CE" w:rsidR="00773A31" w:rsidRDefault="00773A31" w:rsidP="00773A31">
      <w:pPr>
        <w:pStyle w:val="BulkofText"/>
      </w:pPr>
      <w:r>
        <w:t xml:space="preserve">The target variables, </w:t>
      </w:r>
      <w:r>
        <w:rPr>
          <w:i/>
        </w:rPr>
        <w:t xml:space="preserve">F. vesiculosus </w:t>
      </w:r>
      <w:r>
        <w:t xml:space="preserve">and </w:t>
      </w:r>
      <w:r>
        <w:rPr>
          <w:i/>
        </w:rPr>
        <w:t>A. nodosum</w:t>
      </w:r>
      <w:r>
        <w:t xml:space="preserve"> percent cover, and multiple predictor variables, as percentage data, are bounded on a scale from 0 to 100. While random forest does not assume unbounded data, th</w:t>
      </w:r>
      <w:bookmarkStart w:id="1" w:name="_GoBack"/>
      <w:bookmarkEnd w:id="1"/>
      <w:r>
        <w:t>e zero skewed, bounded data may cause issues, so a logit-transform with an epsilon value of 0.0001 was used.</w:t>
      </w:r>
    </w:p>
    <w:p w14:paraId="7EA983FE" w14:textId="346BD684" w:rsidR="00090F42" w:rsidRPr="005C6FCA" w:rsidRDefault="00E94BBF" w:rsidP="00BF5443">
      <w:pPr>
        <w:pStyle w:val="Heading2"/>
      </w:pPr>
      <w:r>
        <w:t>Feature Engineering</w:t>
      </w:r>
    </w:p>
    <w:p w14:paraId="2CAB7ED8" w14:textId="7B51BC3E" w:rsidR="00BF5443" w:rsidRDefault="00911F75" w:rsidP="0039438D">
      <w:pPr>
        <w:pStyle w:val="BulkofText"/>
      </w:pPr>
      <w:r>
        <w:t>Previously, I explored</w:t>
      </w:r>
      <w:r w:rsidR="00E94BBF">
        <w:t xml:space="preserve"> unsupervised feature engineering proc</w:t>
      </w:r>
      <w:r>
        <w:t>esses with limited success in reducing dimensionality of the data. I performed a non-parametric multidimensional scaling analysis using Bray-Curtis dissimilarity, and</w:t>
      </w:r>
      <w:r w:rsidR="00550519">
        <w:t xml:space="preserve"> </w:t>
      </w:r>
      <w:r>
        <w:t>a principal component analysis using untransformed and Hellinger-transformed data.</w:t>
      </w:r>
      <w:r w:rsidR="00550519">
        <w:t xml:space="preserve"> </w:t>
      </w:r>
      <w:r>
        <w:t xml:space="preserve">NMDS produced no distinct clustering, though it is generally </w:t>
      </w:r>
      <w:r>
        <w:lastRenderedPageBreak/>
        <w:t xml:space="preserve">regarded as effective for clustering ecological community data </w:t>
      </w:r>
      <w:r w:rsidRPr="00911F75">
        <w:rPr>
          <w:highlight w:val="yellow"/>
        </w:rPr>
        <w:t>CITATION</w:t>
      </w:r>
      <w:r>
        <w:t xml:space="preserve">. Principal components did not sufficiently capture the variability in the data. Additionally, PCA, even with Hellinger-transformed data, has been shown to be ineffective </w:t>
      </w:r>
      <w:r w:rsidR="00550519">
        <w:t xml:space="preserve">when working with ecological community data </w:t>
      </w:r>
      <w:r w:rsidR="00550519">
        <w:fldChar w:fldCharType="begin"/>
      </w:r>
      <w:r w:rsidR="00550519">
        <w:instrText xml:space="preserve"> ADDIN ZOTERO_ITEM CSL_CITATION {"citationID":"3jwRw0uk","properties":{"formattedCitation":"(Minchin and Rennie 2010)","plainCitation":"(Minchin and Rennie 2010)","noteIndex":0},"citationItems":[{"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schema":"https://github.com/citation-style-language/schema/raw/master/csl-citation.json"} </w:instrText>
      </w:r>
      <w:r w:rsidR="00550519">
        <w:fldChar w:fldCharType="separate"/>
      </w:r>
      <w:r w:rsidR="00550519" w:rsidRPr="00550519">
        <w:t>(Minchin and Rennie 2010)</w:t>
      </w:r>
      <w:r w:rsidR="00550519">
        <w:fldChar w:fldCharType="end"/>
      </w:r>
      <w:r w:rsidR="00550519">
        <w:t>.</w:t>
      </w:r>
      <w:r>
        <w:t xml:space="preserve"> Because of this, and to maintain interpretability of the final model, unsupervised feature engineering is not explored any further.</w:t>
      </w:r>
    </w:p>
    <w:p w14:paraId="09AF8891" w14:textId="1058A42A" w:rsidR="00911F75" w:rsidRPr="007E14EE" w:rsidRDefault="007E14EE" w:rsidP="0039438D">
      <w:pPr>
        <w:pStyle w:val="BulkofText"/>
      </w:pPr>
      <w:r>
        <w:t xml:space="preserve">An out-of-bag random forest model was used to examine the importance of each predictor in predicting </w:t>
      </w:r>
      <w:r>
        <w:rPr>
          <w:i/>
        </w:rPr>
        <w:t>F. vesiculosus</w:t>
      </w:r>
      <w:r>
        <w:t xml:space="preserve"> and</w:t>
      </w:r>
      <w:r>
        <w:rPr>
          <w:i/>
        </w:rPr>
        <w:t xml:space="preserve"> A. nodosum</w:t>
      </w:r>
      <w:r>
        <w:t xml:space="preserve"> percent cover. The 10 lowest contributing features were removed</w:t>
      </w:r>
      <w:r w:rsidR="00CF4DCE">
        <w:t>.</w:t>
      </w:r>
    </w:p>
    <w:p w14:paraId="430ABE6F" w14:textId="2DC0B5CF" w:rsidR="008D3F78" w:rsidRPr="005C6FCA" w:rsidRDefault="008D3F78" w:rsidP="008D3F78">
      <w:pPr>
        <w:pStyle w:val="Heading2"/>
      </w:pPr>
      <w:r>
        <w:t>Training – Test Split</w:t>
      </w:r>
    </w:p>
    <w:p w14:paraId="1EF68D02" w14:textId="509B7CCC" w:rsidR="008D3F78" w:rsidRDefault="00911F75" w:rsidP="008D3F78">
      <w:pPr>
        <w:pStyle w:val="BulkofText"/>
      </w:pPr>
      <w:r>
        <w:rPr>
          <w:rFonts w:eastAsiaTheme="majorEastAsia"/>
        </w:rPr>
        <w:t xml:space="preserve">The equation </w:t>
      </w:r>
      <m:oMath>
        <m:rad>
          <m:radPr>
            <m:degHide m:val="1"/>
            <m:ctrlPr>
              <w:rPr>
                <w:rFonts w:ascii="Cambria Math" w:hAnsi="Cambria Math"/>
                <w:i/>
              </w:rPr>
            </m:ctrlPr>
          </m:radPr>
          <m:deg/>
          <m:e>
            <m:r>
              <w:rPr>
                <w:rFonts w:ascii="Cambria Math" w:hAnsi="Cambria Math"/>
              </w:rPr>
              <m:t>p</m:t>
            </m:r>
          </m:e>
        </m:rad>
        <m:r>
          <w:rPr>
            <w:rFonts w:ascii="Cambria Math" w:hAnsi="Cambria Math"/>
          </w:rPr>
          <m:t>:1</m:t>
        </m:r>
      </m:oMath>
      <w:r w:rsidR="008D3F78">
        <w:t xml:space="preserve"> </w:t>
      </w:r>
      <w:r>
        <w:t>is used to calculate</w:t>
      </w:r>
      <w:r w:rsidR="008D3F78">
        <w:t xml:space="preserve"> the optimal training-test split for the dataset, as this is generally viewed as the ideal method for determining this split </w:t>
      </w:r>
      <w:r w:rsidR="008D3F78">
        <w:fldChar w:fldCharType="begin"/>
      </w:r>
      <w:r w:rsidR="008D3F78">
        <w:instrText xml:space="preserve"> ADDIN ZOTERO_ITEM CSL_CITATION {"citationID":"TE9iBtKZ","properties":{"formattedCitation":"(Joseph 2022)","plainCitation":"(Joseph 2022)","noteIndex":0},"citationItems":[{"id":229,"uris":["http://zotero.org/users/13044088/items/N4759QVM"],"itemData":{"id":229,"type":"article-journal","abstract":"It is common to split a dataset into training and testing sets before fitting a statistical or machine learning model. However, there is no clear guidance on how much data should be used for training and testing. In this article, we show that the optimal training/testing splitting ratio is \\ \\sqrtp:1 \\, where \\ p \\ is the number of parameters in a linear regression model that explains the data well.","container-title":"Statistical Analysis and Data Mining: The ASA Data Science Journal","DOI":"10.1002/sam.11583","ISSN":"1932-1872","issue":"4","language":"en","license":"© 2022 The Author. Statistical Analysis and Data Mining published by Wiley Periodicals LLC.","note":"_eprint: https://onlinelibrary.wiley.com/doi/pdf/10.1002/sam.11583","page":"531-538","source":"Wiley Online Library","title":"Optimal ratio for data splitting","volume":"15","author":[{"family":"Joseph","given":"V. Roshan"}],"issued":{"date-parts":[["2022"]]}}}],"schema":"https://github.com/citation-style-language/schema/raw/master/csl-citation.json"} </w:instrText>
      </w:r>
      <w:r w:rsidR="008D3F78">
        <w:fldChar w:fldCharType="separate"/>
      </w:r>
      <w:r w:rsidR="008D3F78" w:rsidRPr="008D3F78">
        <w:t>(Joseph 2022)</w:t>
      </w:r>
      <w:r w:rsidR="008D3F78">
        <w:fldChar w:fldCharType="end"/>
      </w:r>
      <w:r w:rsidR="008D3F78">
        <w:t xml:space="preserve">. </w:t>
      </w:r>
      <w:r w:rsidR="00DD3511">
        <w:t>The dataset in use has a sufficiently large sample size to parameter (</w:t>
      </w:r>
      <w:proofErr w:type="spellStart"/>
      <w:proofErr w:type="gramStart"/>
      <w:r w:rsidR="00DD3511">
        <w:rPr>
          <w:i/>
        </w:rPr>
        <w:t>n</w:t>
      </w:r>
      <w:r w:rsidR="00DD3511">
        <w:t>:</w:t>
      </w:r>
      <w:r w:rsidR="00DD3511">
        <w:rPr>
          <w:i/>
        </w:rPr>
        <w:t>p</w:t>
      </w:r>
      <w:proofErr w:type="spellEnd"/>
      <w:proofErr w:type="gramEnd"/>
      <w:r w:rsidR="00DD3511">
        <w:t>) ratio, so th</w:t>
      </w:r>
      <w:r w:rsidR="007E5633">
        <w:t>e theoretical optimal split is sufficient</w:t>
      </w:r>
      <w:r w:rsidR="00517639">
        <w:t xml:space="preserve"> and there is no need to specifically tailor the split to accommodate the structure of the data.</w:t>
      </w:r>
    </w:p>
    <w:p w14:paraId="5FC9B314" w14:textId="0D614304" w:rsidR="004751F5" w:rsidRPr="005C6FCA" w:rsidRDefault="004751F5" w:rsidP="004751F5">
      <w:pPr>
        <w:pStyle w:val="Heading2"/>
      </w:pPr>
      <w:r>
        <w:t>Initial Model</w:t>
      </w:r>
    </w:p>
    <w:p w14:paraId="15119D3C" w14:textId="4DD3CAFD" w:rsidR="004751F5" w:rsidRPr="00DD3511" w:rsidRDefault="004751F5" w:rsidP="004751F5">
      <w:pPr>
        <w:pStyle w:val="BulkofText"/>
      </w:pPr>
      <w:r>
        <w:rPr>
          <w:rFonts w:eastAsiaTheme="majorEastAsia"/>
        </w:rPr>
        <w:t xml:space="preserve">The </w:t>
      </w:r>
      <w:r>
        <w:rPr>
          <w:rFonts w:eastAsiaTheme="majorEastAsia"/>
        </w:rPr>
        <w:t xml:space="preserve">initial model selected for this </w:t>
      </w:r>
      <w:r w:rsidR="00517639">
        <w:rPr>
          <w:rFonts w:eastAsiaTheme="majorEastAsia"/>
        </w:rPr>
        <w:t xml:space="preserve">analysis is a random forest model as it is a non-parametric machine learning method that handles </w:t>
      </w:r>
      <w:r w:rsidR="0057755F">
        <w:rPr>
          <w:rFonts w:eastAsiaTheme="majorEastAsia"/>
        </w:rPr>
        <w:t xml:space="preserve">mixed data types, </w:t>
      </w:r>
      <w:r w:rsidR="00517639">
        <w:rPr>
          <w:rFonts w:eastAsiaTheme="majorEastAsia"/>
        </w:rPr>
        <w:t>the skewed distribution</w:t>
      </w:r>
      <w:r w:rsidR="0057755F">
        <w:rPr>
          <w:rFonts w:eastAsiaTheme="majorEastAsia"/>
        </w:rPr>
        <w:t>,</w:t>
      </w:r>
      <w:r w:rsidR="00517639">
        <w:rPr>
          <w:rFonts w:eastAsiaTheme="majorEastAsia"/>
        </w:rPr>
        <w:t xml:space="preserve"> and non-linear relationships between predictors that</w:t>
      </w:r>
      <w:r w:rsidR="0057755F">
        <w:rPr>
          <w:rFonts w:eastAsiaTheme="majorEastAsia"/>
        </w:rPr>
        <w:t xml:space="preserve"> </w:t>
      </w:r>
      <w:r w:rsidR="00517639">
        <w:rPr>
          <w:rFonts w:eastAsiaTheme="majorEastAsia"/>
        </w:rPr>
        <w:t>has been examined in the NETN monitoring data</w:t>
      </w:r>
      <w:r w:rsidR="0057755F">
        <w:rPr>
          <w:rFonts w:eastAsiaTheme="majorEastAsia"/>
        </w:rPr>
        <w:t xml:space="preserve"> and is oftentimes found in ecological data</w:t>
      </w:r>
      <w:r w:rsidR="00517639">
        <w:rPr>
          <w:rFonts w:eastAsiaTheme="majorEastAsia"/>
        </w:rPr>
        <w:t>.</w:t>
      </w:r>
      <w:r w:rsidR="0057755F">
        <w:rPr>
          <w:rFonts w:eastAsiaTheme="majorEastAsia"/>
        </w:rPr>
        <w:t xml:space="preserve"> Additionally, random forest handles multicollinearity well which has been observed in the NETN data to a small extent. Out-of-bag (OOB) error is </w:t>
      </w:r>
      <w:r w:rsidR="0057755F">
        <w:rPr>
          <w:rFonts w:eastAsiaTheme="majorEastAsia"/>
        </w:rPr>
        <w:lastRenderedPageBreak/>
        <w:t>used as a first estimate of test error. An OOB model is computationally cheap, fast, and helps protect against data leakage while still having comparable performance to a fully fleshed out, cross-validated model.</w:t>
      </w:r>
    </w:p>
    <w:p w14:paraId="6D8E1B27" w14:textId="601841C9" w:rsidR="005006E3" w:rsidRPr="00D82A90" w:rsidRDefault="00C33CC6" w:rsidP="0061081F">
      <w:pPr>
        <w:pStyle w:val="Heading1"/>
      </w:pPr>
      <w:r>
        <w:t>Results</w:t>
      </w:r>
    </w:p>
    <w:p w14:paraId="07B9E43B" w14:textId="5DA8115D" w:rsidR="00152920" w:rsidRDefault="00550519" w:rsidP="00BF5443">
      <w:pPr>
        <w:pStyle w:val="Heading2"/>
      </w:pPr>
      <w:r>
        <w:t>Data Preprocessing</w:t>
      </w:r>
    </w:p>
    <w:p w14:paraId="14896696" w14:textId="1F3B9E57" w:rsidR="00152920" w:rsidRPr="00152920" w:rsidRDefault="00152920" w:rsidP="00152920">
      <w:pPr>
        <w:pStyle w:val="BulkofText"/>
      </w:pPr>
      <w:r>
        <w:t xml:space="preserve">The </w:t>
      </w:r>
      <w:r w:rsidR="00550519">
        <w:t>progressive data transformation strategy that I employed yielded mixed to poor results. The square root and log(x + 1) transformations</w:t>
      </w:r>
      <w:r w:rsidR="005D053D">
        <w:t xml:space="preserve"> did not </w:t>
      </w:r>
      <w:r w:rsidR="00BF5443">
        <w:t xml:space="preserve">improve the distribution, meaning that models that require a normal distribution are not a good option moving forward. The presence-absence transformation did improve the distribution, though it reduces the value of the analysis substantially. Presence and abundance </w:t>
      </w:r>
      <w:proofErr w:type="gramStart"/>
      <w:r w:rsidR="00BF5443">
        <w:t>is</w:t>
      </w:r>
      <w:proofErr w:type="gramEnd"/>
      <w:r w:rsidR="00BF5443">
        <w:t xml:space="preserve"> a less granular metric than abundance, making it inherently less informative.</w:t>
      </w:r>
    </w:p>
    <w:p w14:paraId="69B6D1A1" w14:textId="13511593" w:rsidR="003C2DE7" w:rsidRPr="00BF5443" w:rsidRDefault="00C33CC6" w:rsidP="00BF5443">
      <w:pPr>
        <w:pStyle w:val="Heading2"/>
      </w:pPr>
      <w:r w:rsidRPr="00BF5443">
        <w:lastRenderedPageBreak/>
        <w:t>F</w:t>
      </w:r>
      <w:r w:rsidR="00BF5443" w:rsidRPr="00BF5443">
        <w:t>eature Engineering</w:t>
      </w:r>
    </w:p>
    <w:p w14:paraId="3C493AF8" w14:textId="77777777" w:rsidR="00F64B43" w:rsidRDefault="00BF5443" w:rsidP="00F64B43">
      <w:pPr>
        <w:pStyle w:val="BulkofText"/>
        <w:keepNext/>
      </w:pPr>
      <w:r>
        <w:rPr>
          <w:noProof/>
        </w:rPr>
        <w:drawing>
          <wp:inline distT="0" distB="0" distL="0" distR="0" wp14:anchorId="13E6C3F9" wp14:editId="5FF82844">
            <wp:extent cx="5943600" cy="3667125"/>
            <wp:effectExtent l="0" t="0" r="0" b="9525"/>
            <wp:docPr id="15411194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09798B45" w14:textId="7C0D4D4F" w:rsidR="00BF5443" w:rsidRDefault="00F64B43" w:rsidP="00F64B43">
      <w:pPr>
        <w:pStyle w:val="Caption"/>
      </w:pPr>
      <w:r>
        <w:t xml:space="preserve">Figure </w:t>
      </w:r>
      <w:r w:rsidR="00AC10A4">
        <w:fldChar w:fldCharType="begin"/>
      </w:r>
      <w:r w:rsidR="00AC10A4">
        <w:instrText xml:space="preserve"> SEQ Figure</w:instrText>
      </w:r>
      <w:r w:rsidR="00AC10A4">
        <w:instrText xml:space="preserve"> \* ARABIC </w:instrText>
      </w:r>
      <w:r w:rsidR="00AC10A4">
        <w:fldChar w:fldCharType="separate"/>
      </w:r>
      <w:r w:rsidR="008D3F78">
        <w:rPr>
          <w:noProof/>
        </w:rPr>
        <w:t>1</w:t>
      </w:r>
      <w:r w:rsidR="00AC10A4">
        <w:rPr>
          <w:noProof/>
        </w:rPr>
        <w:fldChar w:fldCharType="end"/>
      </w:r>
      <w:r>
        <w:t xml:space="preserve"> - Non-metric Multidimensional Scaling (NMDS) Plot. The NMDS plot shows little clustering and a high stress (&gt;0.2) despite a relatively strong fit to the data (R^2 = 0.964).</w:t>
      </w:r>
    </w:p>
    <w:p w14:paraId="1D0F56A3" w14:textId="00BBEA0D" w:rsidR="00BF5443" w:rsidRDefault="00BF5443" w:rsidP="00BF5443">
      <w:pPr>
        <w:pStyle w:val="BulkofText"/>
      </w:pPr>
      <w:r>
        <w:t xml:space="preserve">The NMDS plot (Figure 1) revealed no strong clustering, and had an accompanying stress value above 0.2, which is a threshold at which the results </w:t>
      </w:r>
      <w:r w:rsidR="00F64B43">
        <w:t>are generally considered</w:t>
      </w:r>
      <w:r>
        <w:t xml:space="preserve"> dubious </w:t>
      </w:r>
      <w:r w:rsidR="00F64B43">
        <w:fldChar w:fldCharType="begin"/>
      </w:r>
      <w:r w:rsidR="00F64B43">
        <w:instrText xml:space="preserve"> ADDIN ZOTERO_ITEM CSL_CITATION {"citationID":"PamXNteH","properties":{"formattedCitation":"(Clarke 1993, Dexter et al. 2018)","plainCitation":"(Clarke 1993, Dexter et al. 2018)","noteIndex":0},"citationItems":[{"id":241,"uris":["http://zotero.org/users/13044088/items/52ISJQL4"],"itemData":{"id":241,"type":"article-journal","abstract":"Abstract\n              In the early 1980s, a strategy for graphical representation of multivariate (multi‐species) abundance data was introduced into marine ecology by, among others, Field,\n              et al.\n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parametric multivariate analyses of changes in community structure","volume":"18","author":[{"family":"Clarke","given":"K. R."}],"issued":{"date-parts":[["1993",3]]}}},{"id":238,"uris":["http://zotero.org/users/13044088/items/VQC8T8PE"],"itemData":{"id":238,"type":"article-journal","abstract":"Nonmetric multidimensional scaling (NMDS) is a powerful statistical tool which enables complex multivariate data sets to be visualized in a reduced number of dimensions. Users typically evaluate the fit of an NMDS ordination via ordination “stress” (i.e., data distortion) against a commonly accepted set of heuristic guidelines. However, these guidelines do not account for the mathematical relationship which links ordination stress to sample size. Consequently, researchers working with large data sets may unnecessarily present ordinations in an intractable number of dimensions, subdivide their data, or forego the use of NMDS entirely and lose the benefits of this highly flexible and useful technique. In order to overcome the limitations of these practices, we advocate for an alternative approach to the evaluation of NMDS ordination fit via the usage of permutation-based ecological null models. We present the rationale for this approach from a theoretical basis, supported by a brief literature review, and an example usage of the methodology. Our literature review shows that NMDS analyses often far exceed the number of observations under which the original stress guidelines were formulated—with a significant increasing trend in recent decades. Adoption of a permutation-based approach will consequently provide a more flexible and quantitative evaluation of NMDS fit and allow for the continued application of NMDS in an era of increasingly large datasets.","container-title":"Limnology and Oceanography: Methods","DOI":"10.1002/lom3.10257","ISSN":"1541-5856","issue":"7","language":"en","license":"© 2018 Association for the Sciences of Limnology and Oceanography","note":"_eprint: https://aslopubs.onlinelibrary.wiley.com/doi/pdf/10.1002/lom3.10257","page":"434-443","source":"Wiley Online Library","title":"The trouble with stress: A flexible method for the evaluation of nonmetric multidimensional scaling","title-short":"The trouble with stress","volume":"16","author":[{"family":"Dexter","given":"Eric"},{"family":"Rollwagen-Bollens","given":"Gretchen"},{"family":"Bollens","given":"Stephen M."}],"issued":{"date-parts":[["2018"]]}}}],"schema":"https://github.com/citation-style-language/schema/raw/master/csl-citation.json"} </w:instrText>
      </w:r>
      <w:r w:rsidR="00F64B43">
        <w:fldChar w:fldCharType="separate"/>
      </w:r>
      <w:r w:rsidR="00F64B43" w:rsidRPr="00F64B43">
        <w:t>(Clarke 1993, Dexter et al. 2018)</w:t>
      </w:r>
      <w:r w:rsidR="00F64B43">
        <w:fldChar w:fldCharType="end"/>
      </w:r>
      <w:r>
        <w:t>.</w:t>
      </w:r>
      <w:r w:rsidR="00F64B43">
        <w:t xml:space="preserve"> This suggests that the NMDS is not doing an adequate job of capturing the true dimensionality in the data, and that any groupings (which are already not readily apparent from Figure 1) are not trustworthy.</w:t>
      </w:r>
    </w:p>
    <w:p w14:paraId="48C2D9ED" w14:textId="77777777" w:rsidR="008D3F78" w:rsidRDefault="008D3F78" w:rsidP="008D3F78">
      <w:pPr>
        <w:pStyle w:val="BulkofText"/>
        <w:keepNext/>
      </w:pPr>
      <w:r>
        <w:rPr>
          <w:noProof/>
        </w:rPr>
        <w:lastRenderedPageBreak/>
        <w:drawing>
          <wp:inline distT="0" distB="0" distL="0" distR="0" wp14:anchorId="23FF62BB" wp14:editId="351366DF">
            <wp:extent cx="5943600" cy="3667125"/>
            <wp:effectExtent l="0" t="0" r="0" b="9525"/>
            <wp:docPr id="11805447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7E469876" w14:textId="48EF00D8" w:rsidR="00F64B43" w:rsidRDefault="008D3F78" w:rsidP="008D3F78">
      <w:pPr>
        <w:pStyle w:val="Caption"/>
      </w:pPr>
      <w:r>
        <w:t xml:space="preserve">Figure </w:t>
      </w:r>
      <w:r w:rsidR="00AC10A4">
        <w:fldChar w:fldCharType="begin"/>
      </w:r>
      <w:r w:rsidR="00AC10A4">
        <w:instrText xml:space="preserve"> SEQ Figure \* ARABIC </w:instrText>
      </w:r>
      <w:r w:rsidR="00AC10A4">
        <w:fldChar w:fldCharType="separate"/>
      </w:r>
      <w:r>
        <w:rPr>
          <w:noProof/>
        </w:rPr>
        <w:t>2</w:t>
      </w:r>
      <w:r w:rsidR="00AC10A4">
        <w:rPr>
          <w:noProof/>
        </w:rPr>
        <w:fldChar w:fldCharType="end"/>
      </w:r>
      <w:r>
        <w:t xml:space="preserve"> - Scree plot examining the proportion of variance captured by the Principal Component Analysis on Hellinger-transformed data. PC1 captures 39.5% of the data, followed by PC2 and PC3 with a much lower 16.25% and 14.4%, respectively. After PC3, each component contributes a negligible amount to explaining the variation in the data.</w:t>
      </w:r>
    </w:p>
    <w:p w14:paraId="5C449695" w14:textId="337DB040" w:rsidR="004F79E6" w:rsidRPr="00D82A90" w:rsidRDefault="00152920" w:rsidP="00F64B43">
      <w:pPr>
        <w:pStyle w:val="BulkofText"/>
      </w:pPr>
      <w:r>
        <w:t xml:space="preserve">The </w:t>
      </w:r>
      <w:r w:rsidR="00F64B43">
        <w:t>Hellinger-transformed PCA, shown in the Scree plot in Figure 2, had slightly more promising results than the NMDS, and was an improvement over the exploratory PCA I conducted during the Exploratory Data Analysis portion of this project. The Hellinger-transformed PCA did a moderate job at capturing the variability in the data, with the first principal component accounting for 39.25%, the second component accounting for 16.25%, and the third accounting for 14.4%. After the first component the accounted for variability saw a precipitous drop, which continued after the third principal component as well. This is an improvement in performance to the earlier PCA, but still leaves much to be desired in explaining the variability in the data.</w:t>
      </w:r>
    </w:p>
    <w:p w14:paraId="7A119D6B" w14:textId="69B59B0C" w:rsidR="00BF2797" w:rsidRPr="00D82A90" w:rsidRDefault="00BF2797" w:rsidP="00BF2797">
      <w:pPr>
        <w:pStyle w:val="Heading1"/>
        <w:spacing w:before="0"/>
      </w:pPr>
      <w:r>
        <w:lastRenderedPageBreak/>
        <w:t>Discussion</w:t>
      </w:r>
    </w:p>
    <w:p w14:paraId="10D10A82" w14:textId="0A4F48D2" w:rsidR="00BF2797" w:rsidRDefault="00647E03" w:rsidP="00BF5443">
      <w:pPr>
        <w:pStyle w:val="Heading2"/>
      </w:pPr>
      <w:r>
        <w:t>Conclusions</w:t>
      </w:r>
    </w:p>
    <w:p w14:paraId="5E9B136B" w14:textId="17E55E0F" w:rsidR="00647E03" w:rsidRPr="008D3F78" w:rsidRDefault="008D3F78" w:rsidP="00647E03">
      <w:pPr>
        <w:pStyle w:val="BulkofText"/>
      </w:pPr>
      <w:r>
        <w:t xml:space="preserve">The overarching conclusion from this preprocessing and feature engineering analysis is that the zero-inflated nature of the data is still dominant. It may not be feasible to resolve this issue with preprocessing, data transformation, or feature engineering. Instead, models specifically tailored to a non-normally distributed dataset, or a zero-inflated dataset, may be a more suitable option for this analysis. Dimensionality reducing techniques like NMDS and PCA showed some limited success, especially in tandem with data preprocessing tools like the Hellinger transformation, but these may alter the interpretability of the data too far to be worthwhile, even if they were highly successful in capturing the variation and dissimilarity in the data. The removal of features will all zeroes in their counts or percent cover data is worthwhile, though the removal of </w:t>
      </w:r>
      <w:proofErr w:type="spellStart"/>
      <w:r>
        <w:rPr>
          <w:i/>
          <w:iCs/>
        </w:rPr>
        <w:t>Carcinas</w:t>
      </w:r>
      <w:proofErr w:type="spellEnd"/>
      <w:r>
        <w:rPr>
          <w:i/>
          <w:iCs/>
        </w:rPr>
        <w:t xml:space="preserve"> </w:t>
      </w:r>
      <w:proofErr w:type="spellStart"/>
      <w:r>
        <w:rPr>
          <w:i/>
          <w:iCs/>
        </w:rPr>
        <w:t>maenas</w:t>
      </w:r>
      <w:proofErr w:type="spellEnd"/>
      <w:r>
        <w:t>, the European Green Crab, is still an error caused by incorrect data, in my opinion. I have not yet heard back from the Data Manager regarding the repaired dataset, so for now it will stay removed. I hope to see it return as it is an ecologically significant invasive species, which has drawn a lot of attention from both academics and the public in recent years.</w:t>
      </w:r>
    </w:p>
    <w:p w14:paraId="485F03DF" w14:textId="53D3D21C" w:rsidR="00647E03" w:rsidRDefault="00647E03" w:rsidP="00BF5443">
      <w:pPr>
        <w:pStyle w:val="Heading2"/>
      </w:pPr>
      <w:r>
        <w:t>Next Steps</w:t>
      </w:r>
    </w:p>
    <w:p w14:paraId="6E89D8DC" w14:textId="111A783E" w:rsidR="00647E03" w:rsidRPr="008D5000" w:rsidRDefault="008D3F78" w:rsidP="00647E03">
      <w:pPr>
        <w:pStyle w:val="BulkofText"/>
      </w:pPr>
      <w:r>
        <w:t>I took a preliminary stab at the next step of this analysis, which is to explore non-parametric models and other suitable techniques for modeling with a zero-inflated dataset like this</w:t>
      </w:r>
      <w:r w:rsidR="00647E03">
        <w:t>.</w:t>
      </w:r>
      <w:r w:rsidR="008D5000">
        <w:t xml:space="preserve"> I ran two out-of-box random forest models to get a sense of how that non-parametric model would </w:t>
      </w:r>
      <w:r w:rsidR="008D5000">
        <w:lastRenderedPageBreak/>
        <w:t xml:space="preserve">do, without jeopardizing the testing set by inviting data leakage. This model was fit well to the training set, explaining ~95% of the variance in both </w:t>
      </w:r>
      <w:r w:rsidR="008D5000">
        <w:rPr>
          <w:i/>
          <w:iCs/>
        </w:rPr>
        <w:t xml:space="preserve">Fucus </w:t>
      </w:r>
      <w:r w:rsidR="008D5000">
        <w:t xml:space="preserve">and </w:t>
      </w:r>
      <w:r w:rsidR="008D5000">
        <w:rPr>
          <w:i/>
          <w:iCs/>
        </w:rPr>
        <w:t>Ascophyllum</w:t>
      </w:r>
      <w:r w:rsidR="008D5000">
        <w:t xml:space="preserve"> percent cover, but it failed to predict accurately, with a mean error of squared residuals value of 46.6 and 70.7, respectively (on a scale out of 100). I experimented with a logit-transformation on only the percent cover values, as they are bounded (0 – 100), with an epsilon value of 0.0001. This resulted in improved performance compared to the unmodified out of bag random forest model, so I intend to explore this avenue further. I also intend to branch out to other models that may handle the data well, such as gradient boosting. I have also been looking into how I might use a feedforward neural network for this problem, but I am not confident that I have the sample size I need to do so. I am thinking if I reduce the number of features down, either by combining algal species into groups (i.e., red algae, brown algae, green algae), or by trimming down the less informative groups (i.e., other substrate, unidentified substrate, rock, etc.), or even limiting the scope to </w:t>
      </w:r>
      <w:r w:rsidR="008D5000">
        <w:rPr>
          <w:i/>
          <w:iCs/>
        </w:rPr>
        <w:t>just</w:t>
      </w:r>
      <w:r w:rsidR="008D5000">
        <w:t xml:space="preserve"> investigating the impact of motile invertebrates on </w:t>
      </w:r>
      <w:r w:rsidR="008D5000">
        <w:rPr>
          <w:i/>
          <w:iCs/>
        </w:rPr>
        <w:t xml:space="preserve">Ascophyllum </w:t>
      </w:r>
      <w:r w:rsidR="008D5000">
        <w:t xml:space="preserve">and </w:t>
      </w:r>
      <w:r w:rsidR="008D5000">
        <w:rPr>
          <w:i/>
          <w:iCs/>
        </w:rPr>
        <w:t>Fucus</w:t>
      </w:r>
      <w:r w:rsidR="008D5000">
        <w:t>, rather than the other substrates and algae as well.</w:t>
      </w:r>
    </w:p>
    <w:p w14:paraId="7778CBB5" w14:textId="77777777" w:rsidR="00BF2797" w:rsidRPr="00BF2797" w:rsidRDefault="00BF2797" w:rsidP="00BF2797">
      <w:pPr>
        <w:pStyle w:val="BulkofText"/>
      </w:pPr>
    </w:p>
    <w:p w14:paraId="49CE773A" w14:textId="03E10E0D" w:rsidR="00D77685" w:rsidRDefault="00D77685" w:rsidP="003E5781">
      <w:pPr>
        <w:pStyle w:val="BulkofText"/>
        <w:rPr>
          <w:rFonts w:eastAsiaTheme="majorEastAsia"/>
          <w:sz w:val="36"/>
          <w:szCs w:val="36"/>
        </w:rPr>
      </w:pPr>
      <w:r>
        <w:br w:type="page"/>
      </w:r>
    </w:p>
    <w:p w14:paraId="1412796D" w14:textId="0F805877" w:rsidR="00910C71" w:rsidRDefault="00910C71" w:rsidP="00090F42">
      <w:pPr>
        <w:pStyle w:val="Heading1"/>
        <w:numPr>
          <w:ilvl w:val="0"/>
          <w:numId w:val="0"/>
        </w:numPr>
        <w:spacing w:before="0"/>
      </w:pPr>
      <w:r>
        <w:lastRenderedPageBreak/>
        <w:t>References</w:t>
      </w:r>
    </w:p>
    <w:p w14:paraId="476B3354" w14:textId="77777777" w:rsidR="008D5000" w:rsidRPr="008D5000" w:rsidRDefault="00910C71" w:rsidP="008D5000">
      <w:pPr>
        <w:pStyle w:val="Bibliography"/>
        <w:rPr>
          <w:rFonts w:ascii="Calibri" w:hAnsi="Calibri" w:cs="Calibri"/>
        </w:rPr>
      </w:pPr>
      <w:r>
        <w:fldChar w:fldCharType="begin"/>
      </w:r>
      <w:r w:rsidR="008D5000">
        <w:instrText xml:space="preserve"> ADDIN ZOTERO_BIBL {"uncited":[],"omitted":[],"custom":[]} CSL_BIBLIOGRAPHY </w:instrText>
      </w:r>
      <w:r>
        <w:fldChar w:fldCharType="separate"/>
      </w:r>
      <w:r w:rsidR="008D5000" w:rsidRPr="008D5000">
        <w:rPr>
          <w:rFonts w:ascii="Calibri" w:hAnsi="Calibri" w:cs="Calibri"/>
        </w:rPr>
        <w:t>Clarke, K. R. 1993. Non‐parametric multivariate analyses of changes in community structure. Australian Journal of Ecology 18:117–143.</w:t>
      </w:r>
    </w:p>
    <w:p w14:paraId="769CE6CB" w14:textId="77777777" w:rsidR="008D5000" w:rsidRPr="008D5000" w:rsidRDefault="008D5000" w:rsidP="008D5000">
      <w:pPr>
        <w:pStyle w:val="Bibliography"/>
        <w:rPr>
          <w:rFonts w:ascii="Calibri" w:hAnsi="Calibri" w:cs="Calibri"/>
        </w:rPr>
      </w:pPr>
      <w:r w:rsidRPr="008D5000">
        <w:rPr>
          <w:rFonts w:ascii="Calibri" w:hAnsi="Calibri" w:cs="Calibri"/>
        </w:rPr>
        <w:t>Dexter, E., G. Rollwagen-Bollens, and S. M. Bollens. 2018. The trouble with stress: A flexible method for the evaluation of nonmetric multidimensional scaling. Limnology and Oceanography: Methods 16:434–443.</w:t>
      </w:r>
    </w:p>
    <w:p w14:paraId="7C4EEC4F" w14:textId="77777777" w:rsidR="008D5000" w:rsidRPr="008D5000" w:rsidRDefault="008D5000" w:rsidP="008D5000">
      <w:pPr>
        <w:pStyle w:val="Bibliography"/>
        <w:rPr>
          <w:rFonts w:ascii="Calibri" w:hAnsi="Calibri" w:cs="Calibri"/>
        </w:rPr>
      </w:pPr>
      <w:r w:rsidRPr="008D5000">
        <w:rPr>
          <w:rFonts w:ascii="Calibri" w:hAnsi="Calibri" w:cs="Calibri"/>
        </w:rPr>
        <w:t>Hadlock, R. H. 1979. The distribution of Littorina obtusata (L.) in the rocky intertidal: effects of competition with Littorina littorea (L.). Master’s thesis, Department of Zoology, University of Rhode Island, Kingston, RI.</w:t>
      </w:r>
    </w:p>
    <w:p w14:paraId="7ACC888F" w14:textId="77777777" w:rsidR="008D5000" w:rsidRPr="008D5000" w:rsidRDefault="008D5000" w:rsidP="008D5000">
      <w:pPr>
        <w:pStyle w:val="Bibliography"/>
        <w:rPr>
          <w:rFonts w:ascii="Calibri" w:hAnsi="Calibri" w:cs="Calibri"/>
        </w:rPr>
      </w:pPr>
      <w:r w:rsidRPr="008D5000">
        <w:rPr>
          <w:rFonts w:ascii="Calibri" w:hAnsi="Calibri" w:cs="Calibri"/>
        </w:rPr>
        <w:t>Joseph, V. R. 2022. Optimal ratio for data splitting. Statistical Analysis and Data Mining: The ASA Data Science Journal 15:531–538.</w:t>
      </w:r>
    </w:p>
    <w:p w14:paraId="139FCB84" w14:textId="77777777" w:rsidR="008D5000" w:rsidRPr="008D5000" w:rsidRDefault="008D5000" w:rsidP="008D5000">
      <w:pPr>
        <w:pStyle w:val="Bibliography"/>
        <w:rPr>
          <w:rFonts w:ascii="Calibri" w:hAnsi="Calibri" w:cs="Calibri"/>
        </w:rPr>
      </w:pPr>
      <w:r w:rsidRPr="008D5000">
        <w:rPr>
          <w:rFonts w:ascii="Calibri" w:hAnsi="Calibri" w:cs="Calibri"/>
        </w:rPr>
        <w:t>Linnaeus, C. 1753. Species plantarum, exhibentes plantas rite cognitas ad genera relatas cum differentiis specificis, nominibus trivialibus, synonymis selectis, locis natalibus, secundum systema sexuale digestas. Vol 1.</w:t>
      </w:r>
    </w:p>
    <w:p w14:paraId="744F3A47" w14:textId="77777777" w:rsidR="008D5000" w:rsidRPr="008D5000" w:rsidRDefault="008D5000" w:rsidP="008D5000">
      <w:pPr>
        <w:pStyle w:val="Bibliography"/>
        <w:rPr>
          <w:rFonts w:ascii="Calibri" w:hAnsi="Calibri" w:cs="Calibri"/>
        </w:rPr>
      </w:pPr>
      <w:r w:rsidRPr="008D5000">
        <w:rPr>
          <w:rFonts w:ascii="Calibri" w:hAnsi="Calibri" w:cs="Calibri"/>
        </w:rPr>
        <w:t>Minchin, P., and L. Rennie. 2010. Does the Hellinger transformation make PCA a viable method for community ordination? 95th Annual ESA Meeting Contributed Oral Papers.</w:t>
      </w:r>
    </w:p>
    <w:p w14:paraId="1E7B9FE5" w14:textId="77777777" w:rsidR="008D5000" w:rsidRPr="008D5000" w:rsidRDefault="008D5000" w:rsidP="008D5000">
      <w:pPr>
        <w:pStyle w:val="Bibliography"/>
        <w:rPr>
          <w:rFonts w:ascii="Calibri" w:hAnsi="Calibri" w:cs="Calibri"/>
        </w:rPr>
      </w:pPr>
      <w:r w:rsidRPr="008D5000">
        <w:rPr>
          <w:rFonts w:ascii="Calibri" w:hAnsi="Calibri" w:cs="Calibri"/>
        </w:rPr>
        <w:t>Quebec Centre for Biodiversity Science. 2023. Chapter 10 Transformations | Workshop 9: Multivariate Analyses in R.</w:t>
      </w:r>
    </w:p>
    <w:p w14:paraId="07B1CF77" w14:textId="77777777" w:rsidR="008D5000" w:rsidRPr="008D5000" w:rsidRDefault="008D5000" w:rsidP="008D5000">
      <w:pPr>
        <w:pStyle w:val="Bibliography"/>
        <w:rPr>
          <w:rFonts w:ascii="Calibri" w:hAnsi="Calibri" w:cs="Calibri"/>
        </w:rPr>
      </w:pPr>
      <w:r w:rsidRPr="008D5000">
        <w:rPr>
          <w:rFonts w:ascii="Calibri" w:hAnsi="Calibri" w:cs="Calibri"/>
        </w:rPr>
        <w:t>Watson, D. C., and T. A. Norton. 1985. Dietary preferences of the common periwinkle, Littorinalittorea (L.). Journal of Experimental Marine Biology and Ecology 88:193–211.</w:t>
      </w:r>
    </w:p>
    <w:p w14:paraId="4B70AF58" w14:textId="77777777" w:rsidR="008D5000" w:rsidRPr="008D5000" w:rsidRDefault="008D5000" w:rsidP="008D5000">
      <w:pPr>
        <w:pStyle w:val="Bibliography"/>
        <w:rPr>
          <w:rFonts w:ascii="Calibri" w:hAnsi="Calibri" w:cs="Calibri"/>
        </w:rPr>
      </w:pPr>
      <w:r w:rsidRPr="008D5000">
        <w:rPr>
          <w:rFonts w:ascii="Calibri" w:hAnsi="Calibri" w:cs="Calibri"/>
        </w:rPr>
        <w:t>Watson, D. C., and T. A. Norton. 1987. The habitat and feeding preferences of Littorina obtusata (L.) and L. mariae sacchi et rastelli. Journal of Experimental Marine Biology and Ecology 112:61–72.</w:t>
      </w:r>
    </w:p>
    <w:p w14:paraId="6594A1C2" w14:textId="4D954F07" w:rsidR="00910C71" w:rsidRPr="00910C71" w:rsidRDefault="00910C71" w:rsidP="00910C71">
      <w:r>
        <w:fldChar w:fldCharType="end"/>
      </w:r>
    </w:p>
    <w:sectPr w:rsidR="00910C71" w:rsidRPr="00910C71" w:rsidSect="00E2403E">
      <w:headerReference w:type="default" r:id="rId10"/>
      <w:foot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0C8E2" w14:textId="77777777" w:rsidR="00AC10A4" w:rsidRDefault="00AC10A4">
      <w:pPr>
        <w:spacing w:after="0" w:line="240" w:lineRule="auto"/>
      </w:pPr>
      <w:r>
        <w:separator/>
      </w:r>
    </w:p>
  </w:endnote>
  <w:endnote w:type="continuationSeparator" w:id="0">
    <w:p w14:paraId="5C4A33FA" w14:textId="77777777" w:rsidR="00AC10A4" w:rsidRDefault="00AC10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48AAD" w14:textId="77777777" w:rsidR="00AC10A4" w:rsidRDefault="00AC10A4">
      <w:pPr>
        <w:spacing w:after="0" w:line="240" w:lineRule="auto"/>
      </w:pPr>
      <w:r>
        <w:separator/>
      </w:r>
    </w:p>
  </w:footnote>
  <w:footnote w:type="continuationSeparator" w:id="0">
    <w:p w14:paraId="29D5A1FD" w14:textId="77777777" w:rsidR="00AC10A4" w:rsidRDefault="00AC10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E8138" w14:textId="24A827ED" w:rsidR="00E2403E" w:rsidRPr="00773F33" w:rsidRDefault="008D5000" w:rsidP="00773F33">
    <w:pPr>
      <w:pStyle w:val="Header"/>
    </w:pPr>
    <w:r>
      <w:rPr>
        <w:rFonts w:ascii="Calibri" w:hAnsi="Calibri" w:cs="Calibri"/>
        <w:bCs/>
        <w:i/>
        <w:iCs/>
        <w:color w:val="808080" w:themeColor="background1" w:themeShade="80"/>
        <w:sz w:val="16"/>
        <w:szCs w:val="16"/>
      </w:rPr>
      <w:t>Data Preprocessing and Feature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4D62F9E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6"/>
  </w:num>
  <w:num w:numId="4">
    <w:abstractNumId w:val="8"/>
  </w:num>
  <w:num w:numId="5">
    <w:abstractNumId w:val="0"/>
  </w:num>
  <w:num w:numId="6">
    <w:abstractNumId w:val="1"/>
  </w:num>
  <w:num w:numId="7">
    <w:abstractNumId w:val="4"/>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03A6F"/>
    <w:rsid w:val="00035695"/>
    <w:rsid w:val="00042B05"/>
    <w:rsid w:val="000510FD"/>
    <w:rsid w:val="00090F42"/>
    <w:rsid w:val="000B0A94"/>
    <w:rsid w:val="000F08FF"/>
    <w:rsid w:val="00112A76"/>
    <w:rsid w:val="00152920"/>
    <w:rsid w:val="0015736D"/>
    <w:rsid w:val="0019456F"/>
    <w:rsid w:val="001A23B4"/>
    <w:rsid w:val="001E1EA6"/>
    <w:rsid w:val="001F718F"/>
    <w:rsid w:val="002065CE"/>
    <w:rsid w:val="0021395A"/>
    <w:rsid w:val="00240F41"/>
    <w:rsid w:val="00257DC1"/>
    <w:rsid w:val="0026023F"/>
    <w:rsid w:val="00263880"/>
    <w:rsid w:val="002718F2"/>
    <w:rsid w:val="00272086"/>
    <w:rsid w:val="002C754F"/>
    <w:rsid w:val="002E12DB"/>
    <w:rsid w:val="002F3C95"/>
    <w:rsid w:val="00352C3A"/>
    <w:rsid w:val="00367990"/>
    <w:rsid w:val="00372687"/>
    <w:rsid w:val="00393964"/>
    <w:rsid w:val="0039438D"/>
    <w:rsid w:val="003C2DE7"/>
    <w:rsid w:val="003D727D"/>
    <w:rsid w:val="003E5781"/>
    <w:rsid w:val="003F0739"/>
    <w:rsid w:val="003F6F31"/>
    <w:rsid w:val="00405CC6"/>
    <w:rsid w:val="00415E50"/>
    <w:rsid w:val="00425093"/>
    <w:rsid w:val="004327F3"/>
    <w:rsid w:val="004328C3"/>
    <w:rsid w:val="004751F5"/>
    <w:rsid w:val="0048200C"/>
    <w:rsid w:val="004A4225"/>
    <w:rsid w:val="004E53CF"/>
    <w:rsid w:val="004F79E6"/>
    <w:rsid w:val="005006E3"/>
    <w:rsid w:val="005152B4"/>
    <w:rsid w:val="00516F93"/>
    <w:rsid w:val="00517639"/>
    <w:rsid w:val="00550519"/>
    <w:rsid w:val="0055406D"/>
    <w:rsid w:val="0055594B"/>
    <w:rsid w:val="0057306E"/>
    <w:rsid w:val="0057755F"/>
    <w:rsid w:val="005A3C7E"/>
    <w:rsid w:val="005A75ED"/>
    <w:rsid w:val="005C6FCA"/>
    <w:rsid w:val="005D053D"/>
    <w:rsid w:val="0060462D"/>
    <w:rsid w:val="0061081F"/>
    <w:rsid w:val="00622B6A"/>
    <w:rsid w:val="00640077"/>
    <w:rsid w:val="00647E03"/>
    <w:rsid w:val="0065061F"/>
    <w:rsid w:val="006579EB"/>
    <w:rsid w:val="0066421B"/>
    <w:rsid w:val="00694512"/>
    <w:rsid w:val="006A66A1"/>
    <w:rsid w:val="006F6114"/>
    <w:rsid w:val="00707F81"/>
    <w:rsid w:val="00723845"/>
    <w:rsid w:val="0075180D"/>
    <w:rsid w:val="0076246E"/>
    <w:rsid w:val="007720E3"/>
    <w:rsid w:val="00773A31"/>
    <w:rsid w:val="00773F33"/>
    <w:rsid w:val="00796C0F"/>
    <w:rsid w:val="007A3CB2"/>
    <w:rsid w:val="007E14EE"/>
    <w:rsid w:val="007E5633"/>
    <w:rsid w:val="007E662B"/>
    <w:rsid w:val="007F4A74"/>
    <w:rsid w:val="00835706"/>
    <w:rsid w:val="00887E99"/>
    <w:rsid w:val="008C2B65"/>
    <w:rsid w:val="008D3F78"/>
    <w:rsid w:val="008D5000"/>
    <w:rsid w:val="00910C71"/>
    <w:rsid w:val="00911F75"/>
    <w:rsid w:val="0091697C"/>
    <w:rsid w:val="00931A50"/>
    <w:rsid w:val="00933195"/>
    <w:rsid w:val="009435AB"/>
    <w:rsid w:val="00971EB5"/>
    <w:rsid w:val="009F7DEC"/>
    <w:rsid w:val="00A003ED"/>
    <w:rsid w:val="00A04FA8"/>
    <w:rsid w:val="00AB12F7"/>
    <w:rsid w:val="00AC10A4"/>
    <w:rsid w:val="00AD3EC1"/>
    <w:rsid w:val="00AD55AE"/>
    <w:rsid w:val="00B25809"/>
    <w:rsid w:val="00B421C8"/>
    <w:rsid w:val="00B46DB7"/>
    <w:rsid w:val="00B7352A"/>
    <w:rsid w:val="00B82F1E"/>
    <w:rsid w:val="00BA55B0"/>
    <w:rsid w:val="00BC4288"/>
    <w:rsid w:val="00BD2B01"/>
    <w:rsid w:val="00BD3CD2"/>
    <w:rsid w:val="00BD4DAB"/>
    <w:rsid w:val="00BE4A08"/>
    <w:rsid w:val="00BF025B"/>
    <w:rsid w:val="00BF2797"/>
    <w:rsid w:val="00BF5443"/>
    <w:rsid w:val="00BF5DDB"/>
    <w:rsid w:val="00C06613"/>
    <w:rsid w:val="00C15CC7"/>
    <w:rsid w:val="00C326E2"/>
    <w:rsid w:val="00C33CC6"/>
    <w:rsid w:val="00C739E5"/>
    <w:rsid w:val="00CD5414"/>
    <w:rsid w:val="00CE295A"/>
    <w:rsid w:val="00CF4DCE"/>
    <w:rsid w:val="00D330E6"/>
    <w:rsid w:val="00D7064A"/>
    <w:rsid w:val="00D757B4"/>
    <w:rsid w:val="00D77685"/>
    <w:rsid w:val="00D82A90"/>
    <w:rsid w:val="00DB1E27"/>
    <w:rsid w:val="00DD3511"/>
    <w:rsid w:val="00E21057"/>
    <w:rsid w:val="00E2403E"/>
    <w:rsid w:val="00E24C6B"/>
    <w:rsid w:val="00E30394"/>
    <w:rsid w:val="00E30EC7"/>
    <w:rsid w:val="00E32D17"/>
    <w:rsid w:val="00E70821"/>
    <w:rsid w:val="00E94BBF"/>
    <w:rsid w:val="00E95F65"/>
    <w:rsid w:val="00E96516"/>
    <w:rsid w:val="00EE69B8"/>
    <w:rsid w:val="00F01C7C"/>
    <w:rsid w:val="00F24F00"/>
    <w:rsid w:val="00F43FE0"/>
    <w:rsid w:val="00F546EF"/>
    <w:rsid w:val="00F64B43"/>
    <w:rsid w:val="00F94CDF"/>
    <w:rsid w:val="00FA2B73"/>
    <w:rsid w:val="00FB102D"/>
    <w:rsid w:val="00FC5A52"/>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autoRedefine/>
    <w:uiPriority w:val="9"/>
    <w:unhideWhenUsed/>
    <w:qFormat/>
    <w:rsid w:val="00BF5443"/>
    <w:pPr>
      <w:keepNext/>
      <w:keepLines/>
      <w:numPr>
        <w:ilvl w:val="1"/>
        <w:numId w:val="2"/>
      </w:numPr>
      <w:spacing w:before="360" w:after="80" w:line="480" w:lineRule="auto"/>
      <w:outlineLvl w:val="1"/>
    </w:pPr>
    <w:rPr>
      <w:rFonts w:ascii="Calibri" w:eastAsiaTheme="majorEastAsia" w:hAnsi="Calibri" w:cs="Calibri"/>
      <w:b/>
      <w:bCs/>
      <w:i/>
      <w:iCs/>
      <w:sz w:val="28"/>
      <w:szCs w:val="28"/>
    </w:rPr>
  </w:style>
  <w:style w:type="paragraph" w:styleId="Heading3">
    <w:name w:val="heading 3"/>
    <w:basedOn w:val="Normal"/>
    <w:next w:val="Normal"/>
    <w:link w:val="Heading3Char"/>
    <w:autoRedefine/>
    <w:uiPriority w:val="9"/>
    <w:unhideWhenUsed/>
    <w:qFormat/>
    <w:rsid w:val="0039438D"/>
    <w:pPr>
      <w:keepNext/>
      <w:keepLines/>
      <w:numPr>
        <w:ilvl w:val="2"/>
        <w:numId w:val="2"/>
      </w:numPr>
      <w:spacing w:before="240" w:after="80" w:line="276" w:lineRule="auto"/>
      <w:outlineLvl w:val="2"/>
    </w:pPr>
    <w:rPr>
      <w:rFonts w:ascii="Calibri" w:eastAsiaTheme="majorEastAsia" w:hAnsi="Calibri" w:cs="Calibri"/>
      <w:i/>
      <w:iCs/>
      <w:color w:val="44546A" w:themeColor="text2"/>
      <w:sz w:val="24"/>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BF5443"/>
    <w:rPr>
      <w:rFonts w:ascii="Calibri" w:eastAsiaTheme="majorEastAsia" w:hAnsi="Calibri" w:cs="Calibri"/>
      <w:b/>
      <w:bCs/>
      <w:i/>
      <w:iCs/>
      <w:kern w:val="2"/>
      <w:sz w:val="28"/>
      <w:szCs w:val="28"/>
      <w14:ligatures w14:val="standardContextual"/>
    </w:rPr>
  </w:style>
  <w:style w:type="character" w:customStyle="1" w:styleId="Heading3Char">
    <w:name w:val="Heading 3 Char"/>
    <w:basedOn w:val="DefaultParagraphFont"/>
    <w:link w:val="Heading3"/>
    <w:uiPriority w:val="9"/>
    <w:rsid w:val="0039438D"/>
    <w:rPr>
      <w:rFonts w:ascii="Calibri" w:eastAsiaTheme="majorEastAsia" w:hAnsi="Calibri" w:cs="Calibri"/>
      <w:i/>
      <w:iCs/>
      <w:color w:val="44546A" w:themeColor="text2"/>
      <w:kern w:val="2"/>
      <w:sz w:val="24"/>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39438D"/>
    <w:pPr>
      <w:spacing w:after="120" w:line="480"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 w:type="character" w:styleId="PlaceholderText">
    <w:name w:val="Placeholder Text"/>
    <w:basedOn w:val="DefaultParagraphFont"/>
    <w:uiPriority w:val="99"/>
    <w:semiHidden/>
    <w:rsid w:val="008D3F7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CB09C0-C2E5-4E78-B626-BC60C0453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3</TotalTime>
  <Pages>10</Pages>
  <Words>5448</Words>
  <Characters>31054</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Lagoni, Nicholas</cp:lastModifiedBy>
  <cp:revision>20</cp:revision>
  <dcterms:created xsi:type="dcterms:W3CDTF">2025-06-05T13:20:00Z</dcterms:created>
  <dcterms:modified xsi:type="dcterms:W3CDTF">2025-08-12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0bdIxwQ"/&gt;&lt;style id="http://www.zotero.org/styles/ecology" hasBibliography="1" bibliographyStyleHasBeenSet="1"/&gt;&lt;prefs&gt;&lt;pref name="fieldType" value="Field"/&gt;&lt;/prefs&gt;&lt;/data&gt;</vt:lpwstr>
  </property>
</Properties>
</file>